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76F356A" w14:textId="58490C10" w:rsidR="004D5751" w:rsidRDefault="004D5751" w:rsidP="004D5751">
      <w:pPr>
        <w:pStyle w:val="Title"/>
      </w:pPr>
      <w:r>
        <w:t>Title</w:t>
      </w:r>
      <w:r>
        <w:br/>
      </w:r>
    </w:p>
    <w:p w14:paraId="668AE3FA" w14:textId="4BD4E2C3" w:rsidR="004D5751" w:rsidRPr="004D5751" w:rsidRDefault="004D5751" w:rsidP="004D5751">
      <w:r>
        <w:t xml:space="preserve">Cody M </w:t>
      </w:r>
      <w:proofErr w:type="spellStart"/>
      <w:r>
        <w:t>Cousineau</w:t>
      </w:r>
      <w:proofErr w:type="spellEnd"/>
      <w:r>
        <w:t>, Detrick Snyder,</w:t>
      </w:r>
      <w:r w:rsidR="00D20F92">
        <w:t xml:space="preserve"> </w:t>
      </w:r>
      <w:proofErr w:type="spellStart"/>
      <w:r w:rsidR="00D20F92">
        <w:t>JeAnna</w:t>
      </w:r>
      <w:proofErr w:type="spellEnd"/>
      <w:r w:rsidR="00D20F92">
        <w:t xml:space="preserve"> Redd,</w:t>
      </w:r>
      <w:r>
        <w:t xml:space="preserve"> </w:t>
      </w:r>
      <w:r w:rsidR="000B2E3B">
        <w:t xml:space="preserve">Treyton Car, and </w:t>
      </w:r>
      <w:r>
        <w:t>Dave Bridges</w:t>
      </w:r>
    </w:p>
    <w:p w14:paraId="05609D9B" w14:textId="77777777" w:rsidR="004D5751" w:rsidRPr="004D5751" w:rsidRDefault="004D5751" w:rsidP="004D5751"/>
    <w:p w14:paraId="1060FC4D" w14:textId="77777777" w:rsidR="004D5751" w:rsidRDefault="004D5751" w:rsidP="004D5751">
      <w:pPr>
        <w:pStyle w:val="Heading1"/>
      </w:pPr>
    </w:p>
    <w:p w14:paraId="61C6C945" w14:textId="4DC99D0A" w:rsidR="0014652B" w:rsidRDefault="004D5751" w:rsidP="004D5751">
      <w:pPr>
        <w:pStyle w:val="Heading1"/>
      </w:pPr>
      <w:r>
        <w:t>ABSTRACT</w:t>
      </w:r>
    </w:p>
    <w:p w14:paraId="45EDC5C9" w14:textId="77777777" w:rsidR="004D5751" w:rsidRDefault="004D5751" w:rsidP="004D5751">
      <w:pPr>
        <w:pStyle w:val="Heading1"/>
      </w:pPr>
    </w:p>
    <w:p w14:paraId="4A9A6D7C" w14:textId="0B7500CF" w:rsidR="004D5751" w:rsidRDefault="004D5751" w:rsidP="004D5751">
      <w:pPr>
        <w:pStyle w:val="Heading1"/>
      </w:pPr>
      <w:r>
        <w:t>INTRODUCTION</w:t>
      </w:r>
    </w:p>
    <w:p w14:paraId="21671A9F" w14:textId="77777777" w:rsidR="004D5751" w:rsidRDefault="004D5751" w:rsidP="004D5751">
      <w:pPr>
        <w:pStyle w:val="Heading1"/>
      </w:pPr>
    </w:p>
    <w:p w14:paraId="22ACBDC6" w14:textId="499D898D" w:rsidR="004D5751" w:rsidRDefault="004D5751" w:rsidP="004D5751">
      <w:pPr>
        <w:pStyle w:val="Heading1"/>
      </w:pPr>
      <w:r>
        <w:t>METHODS</w:t>
      </w:r>
    </w:p>
    <w:p w14:paraId="5958C82F" w14:textId="7CD51637" w:rsidR="00A47882" w:rsidRDefault="00A47882" w:rsidP="00A47882">
      <w:pPr>
        <w:pStyle w:val="Heading2"/>
      </w:pPr>
      <w:r>
        <w:t>Animal Husbandry</w:t>
      </w:r>
    </w:p>
    <w:p w14:paraId="15C232F8" w14:textId="6208077C" w:rsidR="00A47882" w:rsidRDefault="00DD4D6E" w:rsidP="00A47882">
      <w:r>
        <w:t xml:space="preserve">Mice were maintained in in ventilated cages at 70F at 40-60% humidity in a room with a 12-hour light/dark cycle (ZT0=6:00AM).  Mice were provided </w:t>
      </w:r>
      <w:r w:rsidRPr="00DD4D6E">
        <w:rPr>
          <w:i/>
        </w:rPr>
        <w:t>ad libitum</w:t>
      </w:r>
      <w:r>
        <w:t xml:space="preserve"> access to food and water unless otherwise noted.</w:t>
      </w:r>
      <w:r w:rsidR="001152F2">
        <w:t xml:space="preserve">  </w:t>
      </w:r>
      <w:r>
        <w:t xml:space="preserve">For Muscle </w:t>
      </w:r>
      <w:r w:rsidRPr="00DD4D6E">
        <w:rPr>
          <w:i/>
        </w:rPr>
        <w:t>Tsc1</w:t>
      </w:r>
      <w:r>
        <w:t xml:space="preserve"> knockout mice, w</w:t>
      </w:r>
      <w:r w:rsidR="00A47882" w:rsidRPr="00DD4D6E">
        <w:t>ild</w:t>
      </w:r>
      <w:r w:rsidR="00A47882">
        <w:t xml:space="preserve">-type mice </w:t>
      </w:r>
      <w:r>
        <w:t xml:space="preserve">were generated by crossing </w:t>
      </w:r>
      <w:commentRangeStart w:id="0"/>
      <w:r w:rsidR="00DF5F91">
        <w:t>XXX</w:t>
      </w:r>
      <w:commentRangeEnd w:id="0"/>
      <w:r w:rsidR="00DF5F91">
        <w:rPr>
          <w:rStyle w:val="CommentReference"/>
        </w:rPr>
        <w:commentReference w:id="0"/>
      </w:r>
      <w:r w:rsidR="00DF5F91">
        <w:t xml:space="preserve">.  </w:t>
      </w:r>
      <w:r w:rsidR="00A47882">
        <w:t xml:space="preserve">are defined as homozygous </w:t>
      </w:r>
      <w:proofErr w:type="spellStart"/>
      <w:r w:rsidR="00A47882">
        <w:t>floxed</w:t>
      </w:r>
      <w:proofErr w:type="spellEnd"/>
      <w:r w:rsidR="00A47882">
        <w:t xml:space="preserve"> </w:t>
      </w:r>
      <w:r w:rsidR="00A47882">
        <w:rPr>
          <w:i/>
        </w:rPr>
        <w:t>Tsc1</w:t>
      </w:r>
      <w:r w:rsidR="00A47882">
        <w:t xml:space="preserve">, absent the </w:t>
      </w:r>
      <w:proofErr w:type="spellStart"/>
      <w:r w:rsidR="00A47882" w:rsidRPr="00A47882">
        <w:rPr>
          <w:i/>
        </w:rPr>
        <w:t>Ckmm</w:t>
      </w:r>
      <w:r w:rsidR="00A47882">
        <w:t>-Cre</w:t>
      </w:r>
      <w:proofErr w:type="spellEnd"/>
      <w:r w:rsidR="00A47882">
        <w:t xml:space="preserve"> transgene, while Muscle </w:t>
      </w:r>
      <w:r w:rsidR="00A47882">
        <w:rPr>
          <w:i/>
        </w:rPr>
        <w:t>Tsc1</w:t>
      </w:r>
      <w:r w:rsidR="00A47882">
        <w:t xml:space="preserve"> knockout mice are defined as homozygous </w:t>
      </w:r>
      <w:proofErr w:type="spellStart"/>
      <w:r w:rsidR="00A47882">
        <w:t>floxed</w:t>
      </w:r>
      <w:proofErr w:type="spellEnd"/>
      <w:r w:rsidR="00A47882">
        <w:t xml:space="preserve"> </w:t>
      </w:r>
      <w:r w:rsidR="00A47882">
        <w:rPr>
          <w:i/>
        </w:rPr>
        <w:t>Tsc1</w:t>
      </w:r>
      <w:r w:rsidR="00A47882">
        <w:t xml:space="preserve">, with one copy of the </w:t>
      </w:r>
      <w:proofErr w:type="spellStart"/>
      <w:r w:rsidR="00A47882" w:rsidRPr="00A47882">
        <w:rPr>
          <w:i/>
        </w:rPr>
        <w:t>Ckmm</w:t>
      </w:r>
      <w:r w:rsidR="00A47882">
        <w:t>-Cre</w:t>
      </w:r>
      <w:proofErr w:type="spellEnd"/>
      <w:r w:rsidR="00A47882">
        <w:t xml:space="preserve"> transgene.</w:t>
      </w:r>
      <w:r>
        <w:t xml:space="preserve">  A/J mice (</w:t>
      </w:r>
      <w:proofErr w:type="gramStart"/>
      <w:r w:rsidRPr="00DD4D6E">
        <w:rPr>
          <w:bCs/>
        </w:rPr>
        <w:t>RRID</w:t>
      </w:r>
      <w:r w:rsidRPr="00DD4D6E">
        <w:t>:IMSR</w:t>
      </w:r>
      <w:proofErr w:type="gramEnd"/>
      <w:r w:rsidRPr="00DD4D6E">
        <w:t>_JAX:000646</w:t>
      </w:r>
      <w:r>
        <w:t>) were purchased at 8 weeks of age from The Jackson Laboratories.</w:t>
      </w:r>
    </w:p>
    <w:p w14:paraId="335C9EE5" w14:textId="0348863F" w:rsidR="00DD4D6E" w:rsidRDefault="00DD4D6E" w:rsidP="00A47882"/>
    <w:p w14:paraId="1052C434" w14:textId="6814FE71" w:rsidR="00DD4D6E" w:rsidRDefault="00C618A0" w:rsidP="00C618A0">
      <w:pPr>
        <w:pStyle w:val="Heading2"/>
      </w:pPr>
      <w:r>
        <w:t>Rodent Diets</w:t>
      </w:r>
    </w:p>
    <w:p w14:paraId="3B35B3D9" w14:textId="637F4C05" w:rsidR="00DD4D6E" w:rsidRPr="00A47882" w:rsidRDefault="00DD4D6E" w:rsidP="00A47882">
      <w:r>
        <w:t xml:space="preserve">Mice were maintained on a normal chow diet </w:t>
      </w:r>
      <w:r w:rsidR="00C618A0">
        <w:t xml:space="preserve">(Lab Diet 5L0D; 5% of calories from fat, 24% from protein, 36% carbohydrate) </w:t>
      </w:r>
      <w:r>
        <w:t>unless otherwise specified.  For ketogenic diet interventions mice were placed on either a ketogenic</w:t>
      </w:r>
      <w:r w:rsidR="00C618A0">
        <w:t xml:space="preserve"> diet (Research Diets D17053002, 85% fat, 15% protein, 0% carbohydrates) or a matched synthetic control diet (Research Diets D1053001 10% fat, 15% protein, 75% carbohydrates).  Both diets were in meal not pellet format and were provided in custom jars with holes to provide access.</w:t>
      </w:r>
    </w:p>
    <w:p w14:paraId="3FFC0C3F" w14:textId="77777777" w:rsidR="00A47882" w:rsidRDefault="00A47882" w:rsidP="00A47882">
      <w:pPr>
        <w:pStyle w:val="Heading2"/>
      </w:pPr>
    </w:p>
    <w:p w14:paraId="3BB2BB91" w14:textId="13CA17AF" w:rsidR="00A47882" w:rsidRDefault="00A47882" w:rsidP="00A47882">
      <w:pPr>
        <w:pStyle w:val="Heading2"/>
      </w:pPr>
      <w:r>
        <w:t>BHB Tolerance Test</w:t>
      </w:r>
    </w:p>
    <w:p w14:paraId="4AFB45A7" w14:textId="24DD7B47" w:rsidR="001439D7" w:rsidRDefault="001439D7" w:rsidP="001439D7">
      <w:r>
        <w:t xml:space="preserve">Fed mice were intraperitoneally injected with 1 mg/kg (A/J ketogenic diet studies) or 1.5 mg/kg (muscle </w:t>
      </w:r>
      <w:r w:rsidRPr="001439D7">
        <w:rPr>
          <w:i/>
        </w:rPr>
        <w:t>Tsc1</w:t>
      </w:r>
      <w:r>
        <w:t xml:space="preserve"> knockout and diversity outbred studies) of beta-hydroxybutyrate dissolved in PBS at approximately ZT8.  Prior to the injection, and then every 15 afterwards, a tail blood draw was collected and analyzed using a Precision </w:t>
      </w:r>
      <w:proofErr w:type="spellStart"/>
      <w:r>
        <w:t>Xtra</w:t>
      </w:r>
      <w:proofErr w:type="spellEnd"/>
      <w:r>
        <w:t xml:space="preserve"> Ketone Body Assay.  </w:t>
      </w:r>
    </w:p>
    <w:p w14:paraId="60D42B65" w14:textId="1937F9B1" w:rsidR="00E86C21" w:rsidRDefault="00E86C21" w:rsidP="000375A2">
      <w:pPr>
        <w:pStyle w:val="Heading2"/>
      </w:pPr>
      <w:r>
        <w:lastRenderedPageBreak/>
        <w:t>mRNA Analysis</w:t>
      </w:r>
    </w:p>
    <w:p w14:paraId="2B6C9878" w14:textId="53A0FEA0" w:rsidR="00E86C21" w:rsidRPr="00E86C21" w:rsidRDefault="00E86C21" w:rsidP="00E86C21">
      <w:pPr>
        <w:rPr>
          <w:rFonts w:ascii="Times New Roman" w:eastAsia="Times New Roman" w:hAnsi="Times New Roman" w:cs="Times New Roman"/>
        </w:rPr>
      </w:pPr>
      <w:r>
        <w:t xml:space="preserve">Quantitative real-time PCR was performed by extracting RNA from muscle lysates using </w:t>
      </w:r>
      <w:proofErr w:type="spellStart"/>
      <w:r>
        <w:t>PureLink</w:t>
      </w:r>
      <w:proofErr w:type="spellEnd"/>
      <w:r>
        <w:t xml:space="preserve"> mRNA kits (</w:t>
      </w:r>
      <w:proofErr w:type="spellStart"/>
      <w:r>
        <w:t>Thermo</w:t>
      </w:r>
      <w:proofErr w:type="spellEnd"/>
      <w:r>
        <w:t xml:space="preserve"> Scientific cat # </w:t>
      </w:r>
      <w:r w:rsidRPr="00E86C21">
        <w:t>12183-018A</w:t>
      </w:r>
      <w:r>
        <w:t>) and synthesizing cDNA using a high capacity first strand cDNA synthesis kit (</w:t>
      </w:r>
      <w:proofErr w:type="spellStart"/>
      <w:r>
        <w:t>Thermo</w:t>
      </w:r>
      <w:proofErr w:type="spellEnd"/>
      <w:r>
        <w:t xml:space="preserve"> Scientific cat # </w:t>
      </w:r>
      <w:r w:rsidRPr="00E86C21">
        <w:t>4368813</w:t>
      </w:r>
      <w:r>
        <w:t xml:space="preserve">).  cDNA was amplified using SYBR Green (Thermo-Fisher </w:t>
      </w:r>
      <w:r w:rsidRPr="00E86C21">
        <w:t>4367659</w:t>
      </w:r>
      <w:r>
        <w:t xml:space="preserve">) and the primers noted in Table 1 using a </w:t>
      </w:r>
      <w:proofErr w:type="spellStart"/>
      <w:r>
        <w:t>QuantStudio</w:t>
      </w:r>
      <w:proofErr w:type="spellEnd"/>
      <w:r>
        <w:t xml:space="preserve"> 5.  Relative expression was determined us the </w:t>
      </w:r>
      <w:r w:rsidRPr="00E86C21">
        <w:rPr>
          <w:rFonts w:ascii="Symbol" w:hAnsi="Symbol"/>
        </w:rPr>
        <w:t></w:t>
      </w:r>
      <w:r w:rsidRPr="00E86C21">
        <w:rPr>
          <w:rFonts w:ascii="Symbol" w:hAnsi="Symbol"/>
        </w:rPr>
        <w:t></w:t>
      </w:r>
      <w:r>
        <w:t>Ct method.  For RNAseq, data was re-</w:t>
      </w:r>
      <w:proofErr w:type="spellStart"/>
      <w:r>
        <w:t>analysed</w:t>
      </w:r>
      <w:proofErr w:type="spellEnd"/>
      <w:r>
        <w:t xml:space="preserve"> from </w:t>
      </w:r>
      <w:r w:rsidRPr="00E86C21">
        <w:t>GSE84312</w:t>
      </w:r>
      <w:r>
        <w:t xml:space="preserve"> </w:t>
      </w:r>
      <w:r>
        <w:fldChar w:fldCharType="begin"/>
      </w:r>
      <w:r>
        <w:instrText xml:space="preserve"> ADDIN ZOTERO_ITEM CSL_CITATION {"citationID":"d7lwcXVd","properties":{"formattedCitation":"[1]","plainCitation":"[1]","noteIndex":0},"citationItems":[{"id":8327,"uris":["http://zotero.org/users/7317906/items/S4YYE9R2"],"itemData":{"id":8327,"type":"article-journal","container-title":"bioRxiv","DOI":"10.1101/720540","note":"Citation Key: Stephenson2019","title":"Skeletal Muscle mTORC1 Activation Increases Energy Expenditure and Reduces Longevity in Mice","URL":"http://dx.doi.org/10.1101/720540","author":[{"family":"Stephenson","given":"Erin J."},{"family":"Redd","given":"JeAnna R."},{"family":"Snyder","given":"Detrick S."},{"family":"Tran","given":"Quynh T."},{"family":"Lu","given":"Binbin"},{"family":"Peloquin","given":"Matthew J."},{"family":"Mulcahy","given":"Molly C."},{"family":"Harvey","given":"Innocence"},{"family":"Fisher","given":"Kaleigh"},{"family":"Han","given":"Joan C."},{"family":"Qi","given":"Nathan"},{"family":"Saltiel","given":"Alan R."},{"family":"Bridges","given":"Dave"}],"issued":{"date-parts":[["2019"]]},"citation-key":"Stephenson2019"}}],"schema":"https://github.com/citation-style-language/schema/raw/master/csl-citation.json"} </w:instrText>
      </w:r>
      <w:r>
        <w:fldChar w:fldCharType="separate"/>
      </w:r>
      <w:r>
        <w:rPr>
          <w:noProof/>
        </w:rPr>
        <w:t>[1]</w:t>
      </w:r>
      <w:r>
        <w:fldChar w:fldCharType="end"/>
      </w:r>
    </w:p>
    <w:p w14:paraId="1372B96B" w14:textId="45843869" w:rsidR="00E86C21" w:rsidRDefault="00E86C21" w:rsidP="00E86C21"/>
    <w:p w14:paraId="3A706E98" w14:textId="77777777" w:rsidR="00E86C21" w:rsidRPr="00E86C21" w:rsidRDefault="00E86C21" w:rsidP="00E86C21"/>
    <w:p w14:paraId="5FCF200B" w14:textId="71DDB0CA" w:rsidR="000375A2" w:rsidRDefault="000375A2" w:rsidP="000375A2">
      <w:pPr>
        <w:pStyle w:val="Heading2"/>
      </w:pPr>
      <w:r>
        <w:t>Statistical Analysis</w:t>
      </w:r>
    </w:p>
    <w:p w14:paraId="6CA3359F" w14:textId="7BE19C31" w:rsidR="000375A2" w:rsidRPr="001B3E9F" w:rsidRDefault="000375A2" w:rsidP="001439D7">
      <w:r>
        <w:t xml:space="preserve">All statistical analyses </w:t>
      </w:r>
      <w:r w:rsidR="00A44835">
        <w:t>were performed</w:t>
      </w:r>
      <w:r>
        <w:t xml:space="preserve"> using R version 4.2.2</w:t>
      </w:r>
      <w:r w:rsidR="00CC0840">
        <w:t xml:space="preserve"> </w:t>
      </w:r>
      <w:r w:rsidR="00CC0840">
        <w:fldChar w:fldCharType="begin"/>
      </w:r>
      <w:r w:rsidR="00E86C21">
        <w:instrText xml:space="preserve"> ADDIN ZOTERO_ITEM CSL_CITATION {"citationID":"VWxlBSMf","properties":{"formattedCitation":"[2]","plainCitation":"[2]","noteIndex":0},"citationItems":[{"id":8905,"uris":["http://zotero.org/users/7317906/items/3HZT7KXK"],"itemData":{"id":8905,"type":"document","note":"Citation Key: base\npublisher-place: Vienna, Austria","publisher":"R Foundation for Statistical Computing","title":"R: A Language and Environment for Statistical Computing","URL":"http://www.r-project.org/","author":[{"literal":"R Core Team"}],"accessed":{"date-parts":[["2010",10,22]]},"issued":{"date-parts":[["2019"]]},"citation-key":"base"}}],"schema":"https://github.com/citation-style-language/schema/raw/master/csl-citation.json"} </w:instrText>
      </w:r>
      <w:r w:rsidR="00CC0840">
        <w:fldChar w:fldCharType="separate"/>
      </w:r>
      <w:r w:rsidR="00E86C21">
        <w:rPr>
          <w:noProof/>
        </w:rPr>
        <w:t>[2]</w:t>
      </w:r>
      <w:r w:rsidR="00CC0840">
        <w:fldChar w:fldCharType="end"/>
      </w:r>
      <w:r>
        <w:t>.</w:t>
      </w:r>
      <w:r w:rsidR="001B3E9F">
        <w:t xml:space="preserve"> </w:t>
      </w:r>
      <w:r>
        <w:t>We set statistical significance for this study at 0.05.  For pairwise testing, we first tested for normality via Shapiro Wilk tests, and then</w:t>
      </w:r>
      <w:r w:rsidR="001B3E9F">
        <w:t xml:space="preserve"> equal variance using </w:t>
      </w:r>
      <w:proofErr w:type="spellStart"/>
      <w:r w:rsidR="001B3E9F">
        <w:t>Levene’s</w:t>
      </w:r>
      <w:proofErr w:type="spellEnd"/>
      <w:r w:rsidR="001B3E9F">
        <w:t xml:space="preserve"> test.  On this basis either Mann-Whitney, Welch’s or Student’s </w:t>
      </w:r>
      <w:r w:rsidR="001B3E9F">
        <w:rPr>
          <w:i/>
        </w:rPr>
        <w:t>t</w:t>
      </w:r>
      <w:r w:rsidR="001B3E9F">
        <w:t xml:space="preserve"> tests were performed</w:t>
      </w:r>
      <w:r w:rsidR="00CC0840">
        <w:t xml:space="preserve"> as noted in the text and figure legends</w:t>
      </w:r>
      <w:r w:rsidR="001B3E9F">
        <w:t xml:space="preserve">.  For longitudinal data, including BHB tolerance tests we constructed mixed linear models using the lme4 package (version 3.1; </w:t>
      </w:r>
      <w:r w:rsidR="00CC0840">
        <w:fldChar w:fldCharType="begin"/>
      </w:r>
      <w:r w:rsidR="00E86C21">
        <w:instrText xml:space="preserve"> ADDIN ZOTERO_ITEM CSL_CITATION {"citationID":"Jas1zZ8f","properties":{"formattedCitation":"[3]","plainCitation":"[3]","noteIndex":0},"citationItems":[{"id":11036,"uris":["http://zotero.org/users/7317906/items/2P2DMJ4L"],"itemData":{"id":11036,"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language":"en","license":"Copyright (c) 2015 Douglas Bates, Martin Mächler, Ben Bolker, Steve Walker","page":"1-48","source":"www.jstatsoft.org","title":"Fitting Linear Mixed-Effects Models Using lme4","volume":"67","author":[{"family":"Bates","given":"Douglas"},{"family":"Mächler","given":"Martin"},{"family":"Bolker","given":"Ben"},{"family":"Walker","given":"Steve"}],"issued":{"date-parts":[["2015",10,7]]},"citation-key":"batesFittingLinearMixedEffects2015"}}],"schema":"https://github.com/citation-style-language/schema/raw/master/csl-citation.json"} </w:instrText>
      </w:r>
      <w:r w:rsidR="00CC0840">
        <w:fldChar w:fldCharType="separate"/>
      </w:r>
      <w:r w:rsidR="00E86C21">
        <w:rPr>
          <w:noProof/>
        </w:rPr>
        <w:t>[3]</w:t>
      </w:r>
      <w:r w:rsidR="00CC0840">
        <w:fldChar w:fldCharType="end"/>
      </w:r>
      <w:r w:rsidR="001B3E9F">
        <w:t xml:space="preserve">).  The repeated measure (random intercept) was the animal, and </w:t>
      </w:r>
      <w:r w:rsidR="00CC0840">
        <w:t>C</w:t>
      </w:r>
      <w:r w:rsidR="001B3E9F">
        <w:t xml:space="preserve">hi-squared tests were performed comparing models with and without diet terms.  For experiments with both rodent sexes, we first tested for modification by sex using the interaction terms from a 2x2 ANOVA, and </w:t>
      </w:r>
      <w:r w:rsidR="00356FED">
        <w:t>if significant reported this effect</w:t>
      </w:r>
      <w:r w:rsidR="005A627F">
        <w:t xml:space="preserve"> while also stratifying by sex</w:t>
      </w:r>
      <w:r w:rsidR="00356FED">
        <w:t>.</w:t>
      </w:r>
    </w:p>
    <w:p w14:paraId="57F90DB9" w14:textId="77777777" w:rsidR="004D5751" w:rsidRDefault="004D5751" w:rsidP="004D5751">
      <w:pPr>
        <w:pStyle w:val="Heading1"/>
      </w:pPr>
    </w:p>
    <w:p w14:paraId="26B04CC5" w14:textId="7CA1BECD" w:rsidR="004D5751" w:rsidRDefault="004D5751" w:rsidP="004D5751">
      <w:pPr>
        <w:pStyle w:val="Heading1"/>
      </w:pPr>
      <w:r>
        <w:t>RESULTS</w:t>
      </w:r>
    </w:p>
    <w:p w14:paraId="6FBCEE91" w14:textId="77777777" w:rsidR="00A47882" w:rsidRDefault="00A47882" w:rsidP="0024539A">
      <w:pPr>
        <w:pStyle w:val="Heading2"/>
      </w:pPr>
    </w:p>
    <w:p w14:paraId="4361F6E6" w14:textId="18AE2799" w:rsidR="00A47882" w:rsidRDefault="0024539A" w:rsidP="0024539A">
      <w:pPr>
        <w:pStyle w:val="Heading2"/>
      </w:pPr>
      <w:r>
        <w:br/>
      </w:r>
    </w:p>
    <w:p w14:paraId="0C6E69DE" w14:textId="42DD8257" w:rsidR="0024539A" w:rsidRDefault="0024539A" w:rsidP="0024539A">
      <w:pPr>
        <w:pStyle w:val="Heading2"/>
      </w:pPr>
      <w:r>
        <w:t xml:space="preserve">Activation of </w:t>
      </w:r>
      <w:r w:rsidR="003868BC">
        <w:t>m</w:t>
      </w:r>
      <w:r>
        <w:t>TO</w:t>
      </w:r>
      <w:r w:rsidR="003868BC">
        <w:t>RC1</w:t>
      </w:r>
      <w:r>
        <w:t xml:space="preserve"> promotes Ketone Disposal</w:t>
      </w:r>
    </w:p>
    <w:p w14:paraId="0FAC06CC" w14:textId="301D393F" w:rsidR="00A47882" w:rsidRPr="00A47882" w:rsidRDefault="00A47882" w:rsidP="00A47882">
      <w:r>
        <w:t xml:space="preserve">To test whether activation of mTORC1 in muscle tissue alters disposal of ketone bodies, we performed a BHB tolerance test in </w:t>
      </w:r>
      <w:r>
        <w:rPr>
          <w:i/>
        </w:rPr>
        <w:t>Tsc1</w:t>
      </w:r>
      <w:r>
        <w:t xml:space="preserve"> knockout mice.  The </w:t>
      </w:r>
      <w:proofErr w:type="spellStart"/>
      <w:r w:rsidRPr="00A47882">
        <w:rPr>
          <w:i/>
        </w:rPr>
        <w:t>Ckmm</w:t>
      </w:r>
      <w:r>
        <w:t>-Cre</w:t>
      </w:r>
      <w:proofErr w:type="spellEnd"/>
      <w:r>
        <w:t xml:space="preserve"> induced </w:t>
      </w:r>
      <w:r w:rsidRPr="00A47882">
        <w:t>ablation</w:t>
      </w:r>
      <w:r>
        <w:t xml:space="preserve"> of </w:t>
      </w:r>
      <w:r>
        <w:rPr>
          <w:i/>
        </w:rPr>
        <w:t>Tsc1</w:t>
      </w:r>
      <w:r>
        <w:t xml:space="preserve"> causes activation of mTORC1 in muscle tissues.  As shown in Figure 3A, both male and female knockout mice cleared the injected beta-hydroxybutyrate much more rapidly than their wild-type littermates</w:t>
      </w:r>
      <w:r w:rsidR="00C5027D">
        <w:t>.  Using mixed-linear models and using sex</w:t>
      </w:r>
      <w:r w:rsidR="00070DF6">
        <w:t xml:space="preserve"> as a covariate, and the animal as a random intercept,</w:t>
      </w:r>
      <w:r w:rsidR="00C5027D">
        <w:t xml:space="preserve"> </w:t>
      </w:r>
      <w:r w:rsidR="00070DF6">
        <w:t>we found a significant reduction in BHB levels after the challenge (p=0.004).  Similarly, when calculating the area under the curve from 0 to 60 minutes, there was a reduction in the knockouts, after adjusting for sex (25%; p=0.016). When stratifying by sex, knockouts had 41% lower AUC in males and 11% lower in females though</w:t>
      </w:r>
      <w:r w:rsidR="00FC692B">
        <w:t xml:space="preserve"> this modification by</w:t>
      </w:r>
      <w:r w:rsidR="00070DF6">
        <w:t xml:space="preserve"> did not reach statistical significance</w:t>
      </w:r>
      <w:r w:rsidR="0011248D">
        <w:t xml:space="preserve"> (p=0.20)</w:t>
      </w:r>
      <w:r w:rsidR="00070DF6">
        <w:t>.</w:t>
      </w:r>
    </w:p>
    <w:p w14:paraId="4672E082" w14:textId="77777777" w:rsidR="00A47882" w:rsidRDefault="00A47882" w:rsidP="0024539A">
      <w:pPr>
        <w:pStyle w:val="Heading2"/>
      </w:pPr>
    </w:p>
    <w:p w14:paraId="75CE3E47" w14:textId="5D446452" w:rsidR="0024539A" w:rsidRPr="0024539A" w:rsidRDefault="003868BC" w:rsidP="0024539A">
      <w:pPr>
        <w:pStyle w:val="Heading2"/>
      </w:pPr>
      <w:r>
        <w:t>m</w:t>
      </w:r>
      <w:r w:rsidR="0024539A">
        <w:t>TO</w:t>
      </w:r>
      <w:r>
        <w:t>R</w:t>
      </w:r>
      <w:r w:rsidR="0024539A">
        <w:t>C</w:t>
      </w:r>
      <w:r>
        <w:t>1</w:t>
      </w:r>
      <w:r w:rsidR="0024539A">
        <w:t xml:space="preserve"> regulates expression of Ketolysis genes</w:t>
      </w:r>
    </w:p>
    <w:p w14:paraId="4A198343" w14:textId="77777777" w:rsidR="001439D7" w:rsidRDefault="001439D7" w:rsidP="001439D7">
      <w:pPr>
        <w:pStyle w:val="Heading2"/>
      </w:pPr>
    </w:p>
    <w:p w14:paraId="4DC5F155" w14:textId="52EE0C0E" w:rsidR="001439D7" w:rsidRDefault="001439D7" w:rsidP="001439D7">
      <w:pPr>
        <w:pStyle w:val="Heading2"/>
      </w:pPr>
      <w:r>
        <w:t xml:space="preserve">KD </w:t>
      </w:r>
      <w:r w:rsidR="00DD4D6E">
        <w:t>Feeding Does not Improve</w:t>
      </w:r>
      <w:r>
        <w:t xml:space="preserve"> </w:t>
      </w:r>
      <w:r w:rsidR="00DD4D6E">
        <w:t>BHB</w:t>
      </w:r>
      <w:r>
        <w:t xml:space="preserve"> Disposal in A/J Mice</w:t>
      </w:r>
    </w:p>
    <w:p w14:paraId="1AECAF03" w14:textId="23C9821F" w:rsidR="001439D7" w:rsidRDefault="00DD4D6E" w:rsidP="001439D7">
      <w:r>
        <w:t xml:space="preserve">We hypothesized that prolonged exposure to elevated ketone body levels would result in physiological adaptations, resulting in improved disposal of ketone bodies. </w:t>
      </w:r>
      <w:r w:rsidR="001439D7">
        <w:t xml:space="preserve">To test </w:t>
      </w:r>
      <w:r>
        <w:t>this hypothesis i</w:t>
      </w:r>
      <w:r w:rsidR="001439D7">
        <w:t xml:space="preserve">n </w:t>
      </w:r>
      <w:r w:rsidR="00463B2E">
        <w:t xml:space="preserve">male </w:t>
      </w:r>
      <w:r>
        <w:t xml:space="preserve">wild-type </w:t>
      </w:r>
      <w:r w:rsidR="001439D7">
        <w:t xml:space="preserve">A/J </w:t>
      </w:r>
      <w:r>
        <w:t>mice</w:t>
      </w:r>
      <w:r w:rsidR="001439D7">
        <w:t xml:space="preserve"> we fed </w:t>
      </w:r>
      <w:r w:rsidR="002D1C00">
        <w:t>10-week-old</w:t>
      </w:r>
      <w:r w:rsidR="001439D7">
        <w:t xml:space="preserve"> A/J mice a control or a ketogenic diet for three weeks and then performed a </w:t>
      </w:r>
      <w:r w:rsidR="001E040B">
        <w:t>BHB</w:t>
      </w:r>
      <w:r w:rsidR="001439D7">
        <w:t xml:space="preserve"> tolerance test.</w:t>
      </w:r>
      <w:r w:rsidR="001E040B">
        <w:t xml:space="preserve">  As expected, baseline ketone body levels were elevated </w:t>
      </w:r>
      <w:r>
        <w:t>from 0.43 mg/</w:t>
      </w:r>
      <w:proofErr w:type="spellStart"/>
      <w:r>
        <w:t>dL</w:t>
      </w:r>
      <w:proofErr w:type="spellEnd"/>
      <w:r>
        <w:t xml:space="preserve"> to 0.75 mg/</w:t>
      </w:r>
      <w:proofErr w:type="spellStart"/>
      <w:r>
        <w:t>dL</w:t>
      </w:r>
      <w:proofErr w:type="spellEnd"/>
      <w:r>
        <w:t xml:space="preserve"> in this assay (p=0.017).  Upon injection we were surprised to observe that ketone body levels </w:t>
      </w:r>
      <w:r w:rsidR="00C618A0">
        <w:t>remain</w:t>
      </w:r>
      <w:r>
        <w:t xml:space="preserve"> elevated more</w:t>
      </w:r>
      <w:r w:rsidR="00C618A0">
        <w:t>-</w:t>
      </w:r>
      <w:r>
        <w:t>so in the ketogenic diet-fed mice than the control mice</w:t>
      </w:r>
      <w:r w:rsidR="00C618A0">
        <w:t xml:space="preserve"> (Figure </w:t>
      </w:r>
      <w:r w:rsidR="00701B92">
        <w:t>2</w:t>
      </w:r>
      <w:r w:rsidR="00C618A0">
        <w:t>A), even after subtracting for baseline differences (Figure 2B</w:t>
      </w:r>
      <w:r w:rsidR="00995600">
        <w:t>-C</w:t>
      </w:r>
      <w:r w:rsidR="00C618A0">
        <w:t>)</w:t>
      </w:r>
      <w:r>
        <w:t xml:space="preserve">. </w:t>
      </w:r>
      <w:r w:rsidR="00463B2E">
        <w:t>These data suggest that ketone disposal is not improved after three weeks of a ketogenic relative to a control diet, and may actually be somewhat worsened in A/J mice</w:t>
      </w:r>
      <w:r w:rsidR="00E16A3D">
        <w:t xml:space="preserve"> (p=0.</w:t>
      </w:r>
      <w:r w:rsidR="00356FED">
        <w:t>274</w:t>
      </w:r>
      <w:r w:rsidR="00E16A3D">
        <w:t xml:space="preserve"> via linear </w:t>
      </w:r>
      <w:r w:rsidR="008E7FF2">
        <w:t xml:space="preserve">mixed </w:t>
      </w:r>
      <w:r w:rsidR="00E16A3D">
        <w:t>models)</w:t>
      </w:r>
      <w:r w:rsidR="00463B2E">
        <w:t>.</w:t>
      </w:r>
    </w:p>
    <w:p w14:paraId="04919B0F" w14:textId="60F63FFA" w:rsidR="003868BC" w:rsidRDefault="003868BC" w:rsidP="001439D7"/>
    <w:p w14:paraId="3AED9C3B" w14:textId="137F85E2" w:rsidR="00E86C21" w:rsidRPr="001439D7" w:rsidRDefault="00E86C21" w:rsidP="001439D7">
      <w:r>
        <w:t xml:space="preserve">To understand this surprising lack of adaptation, we performed mRNA quantification of quadriceps from these A/J mice evaluating the expression of key transporters and enzymes involved in </w:t>
      </w:r>
      <w:proofErr w:type="spellStart"/>
      <w:r>
        <w:t>ketolysis</w:t>
      </w:r>
      <w:proofErr w:type="spellEnd"/>
      <w:r>
        <w:t xml:space="preserve">.  As shown in Figure 2D, most ketolytic genes were </w:t>
      </w:r>
      <w:r w:rsidR="00293655">
        <w:t xml:space="preserve">either unchanged or </w:t>
      </w:r>
      <w:r>
        <w:t xml:space="preserve">downregulated.  </w:t>
      </w:r>
      <w:r w:rsidR="00293655">
        <w:t xml:space="preserve">Among the MCT1 family transporters, </w:t>
      </w:r>
      <w:r w:rsidR="00293655" w:rsidRPr="00293655">
        <w:rPr>
          <w:i/>
        </w:rPr>
        <w:t>Slc16a1</w:t>
      </w:r>
      <w:r w:rsidR="00293655">
        <w:t xml:space="preserve"> is expressed 1620 +/- </w:t>
      </w:r>
      <w:proofErr w:type="gramStart"/>
      <w:r w:rsidR="00293655">
        <w:t>310 fold</w:t>
      </w:r>
      <w:proofErr w:type="gramEnd"/>
      <w:r w:rsidR="00293655">
        <w:t xml:space="preserve"> higher than </w:t>
      </w:r>
      <w:r w:rsidR="00293655" w:rsidRPr="00293655">
        <w:rPr>
          <w:i/>
        </w:rPr>
        <w:t>Slc16a6</w:t>
      </w:r>
      <w:r w:rsidR="00293655">
        <w:t xml:space="preserve">, but neither were induced by ketogenic diets. </w:t>
      </w:r>
      <w:bookmarkStart w:id="1" w:name="_GoBack"/>
      <w:r w:rsidR="00293655" w:rsidRPr="00770374">
        <w:rPr>
          <w:i/>
        </w:rPr>
        <w:t>Bdh1</w:t>
      </w:r>
      <w:r w:rsidR="00293655">
        <w:t xml:space="preserve"> </w:t>
      </w:r>
      <w:bookmarkEnd w:id="1"/>
      <w:r w:rsidR="00293655">
        <w:t xml:space="preserve">encodes the beta hydroxybutyrate dehydrogenase, the first step of </w:t>
      </w:r>
      <w:proofErr w:type="spellStart"/>
      <w:r w:rsidR="00293655">
        <w:t>ketolysis</w:t>
      </w:r>
      <w:proofErr w:type="spellEnd"/>
      <w:r w:rsidR="00293655">
        <w:t xml:space="preserve">.  We found that this gene is downregulated in male A/J quadriceps by 84% (p=0.016) but is unaffected in female </w:t>
      </w:r>
      <w:proofErr w:type="spellStart"/>
      <w:r w:rsidR="00293655">
        <w:t>quadricepts</w:t>
      </w:r>
      <w:proofErr w:type="spellEnd"/>
      <w:r w:rsidR="00293655">
        <w:t xml:space="preserve"> (</w:t>
      </w:r>
      <w:proofErr w:type="spellStart"/>
      <w:r w:rsidR="00293655">
        <w:t>p</w:t>
      </w:r>
      <w:r w:rsidR="00293655" w:rsidRPr="00293655">
        <w:rPr>
          <w:vertAlign w:val="subscript"/>
        </w:rPr>
        <w:t>sex</w:t>
      </w:r>
      <w:proofErr w:type="spellEnd"/>
      <w:r w:rsidR="00293655" w:rsidRPr="00293655">
        <w:rPr>
          <w:vertAlign w:val="subscript"/>
        </w:rPr>
        <w:t xml:space="preserve"> x diet</w:t>
      </w:r>
      <w:r w:rsidR="00293655">
        <w:t xml:space="preserve">=0.041).  </w:t>
      </w:r>
      <w:r w:rsidR="00293655" w:rsidRPr="00293655">
        <w:rPr>
          <w:i/>
        </w:rPr>
        <w:t>Oxct1</w:t>
      </w:r>
      <w:r w:rsidR="00293655">
        <w:t xml:space="preserve"> encodes </w:t>
      </w:r>
      <w:r w:rsidR="00293655" w:rsidRPr="00293655">
        <w:t>succinyl-CoA:3-ketoacid CoA transferase</w:t>
      </w:r>
      <w:r w:rsidR="00293655">
        <w:t xml:space="preserve"> (also known as SCOT).  This transcript was downregulated in both male and female mice by 55% (</w:t>
      </w:r>
      <w:proofErr w:type="spellStart"/>
      <w:r w:rsidR="00293655">
        <w:t>p</w:t>
      </w:r>
      <w:r w:rsidR="00293655" w:rsidRPr="00293655">
        <w:rPr>
          <w:vertAlign w:val="subscript"/>
        </w:rPr>
        <w:t>diet</w:t>
      </w:r>
      <w:proofErr w:type="spellEnd"/>
      <w:r w:rsidR="00293655">
        <w:t xml:space="preserve"> from a 2x2 ANOVA=0.023).  The</w:t>
      </w:r>
      <w:r>
        <w:t xml:space="preserve"> transcriptional downregulation of genes involved in ketone body disposal in muscle are consistent with reduced disposal of injected BHB.</w:t>
      </w:r>
    </w:p>
    <w:p w14:paraId="3C1D5EAD" w14:textId="77777777" w:rsidR="001439D7" w:rsidRDefault="001439D7" w:rsidP="004D5751">
      <w:pPr>
        <w:pStyle w:val="Heading1"/>
      </w:pPr>
    </w:p>
    <w:p w14:paraId="6421ABA4" w14:textId="50246273" w:rsidR="004D5751" w:rsidRDefault="004D5751" w:rsidP="004D5751">
      <w:pPr>
        <w:pStyle w:val="Heading1"/>
      </w:pPr>
      <w:r>
        <w:t>DISCUSSION</w:t>
      </w:r>
    </w:p>
    <w:p w14:paraId="1EE1BEAE" w14:textId="555CD813" w:rsidR="00FD5A59" w:rsidRDefault="00FD5A59" w:rsidP="00FD5A59"/>
    <w:p w14:paraId="65DA39F3" w14:textId="7D4D812A" w:rsidR="00FD5A59" w:rsidRPr="00FD5A59" w:rsidRDefault="00FD5A59" w:rsidP="00FD5A59">
      <w:pPr>
        <w:pStyle w:val="Heading1"/>
      </w:pPr>
      <w:r>
        <w:t>References</w:t>
      </w:r>
    </w:p>
    <w:p w14:paraId="17B20E36" w14:textId="77777777" w:rsidR="00E86C21" w:rsidRPr="00E86C21" w:rsidRDefault="00FD5A59" w:rsidP="00E86C21">
      <w:pPr>
        <w:pStyle w:val="Bibliography"/>
        <w:rPr>
          <w:rFonts w:ascii="Calibri" w:cs="Calibri"/>
        </w:rPr>
      </w:pPr>
      <w:r>
        <w:fldChar w:fldCharType="begin"/>
      </w:r>
      <w:r>
        <w:instrText xml:space="preserve"> ADDIN ZOTERO_BIBL {"uncited":[],"omitted":[],"custom":[]} CSL_BIBLIOGRAPHY </w:instrText>
      </w:r>
      <w:r>
        <w:fldChar w:fldCharType="separate"/>
      </w:r>
      <w:r w:rsidR="00E86C21" w:rsidRPr="00E86C21">
        <w:rPr>
          <w:rFonts w:ascii="Calibri" w:cs="Calibri"/>
        </w:rPr>
        <w:t xml:space="preserve">1. </w:t>
      </w:r>
      <w:r w:rsidR="00E86C21" w:rsidRPr="00E86C21">
        <w:rPr>
          <w:rFonts w:ascii="Calibri" w:cs="Calibri"/>
        </w:rPr>
        <w:tab/>
        <w:t xml:space="preserve">Stephenson, E.J.; Redd, J.R.; Snyder, D.S.; Tran, Q.T.; Lu, B.; </w:t>
      </w:r>
      <w:proofErr w:type="spellStart"/>
      <w:r w:rsidR="00E86C21" w:rsidRPr="00E86C21">
        <w:rPr>
          <w:rFonts w:ascii="Calibri" w:cs="Calibri"/>
        </w:rPr>
        <w:t>Peloquin</w:t>
      </w:r>
      <w:proofErr w:type="spellEnd"/>
      <w:r w:rsidR="00E86C21" w:rsidRPr="00E86C21">
        <w:rPr>
          <w:rFonts w:ascii="Calibri" w:cs="Calibri"/>
        </w:rPr>
        <w:t xml:space="preserve">, M.J.; </w:t>
      </w:r>
      <w:proofErr w:type="spellStart"/>
      <w:r w:rsidR="00E86C21" w:rsidRPr="00E86C21">
        <w:rPr>
          <w:rFonts w:ascii="Calibri" w:cs="Calibri"/>
        </w:rPr>
        <w:t>Mulcahy</w:t>
      </w:r>
      <w:proofErr w:type="spellEnd"/>
      <w:r w:rsidR="00E86C21" w:rsidRPr="00E86C21">
        <w:rPr>
          <w:rFonts w:ascii="Calibri" w:cs="Calibri"/>
        </w:rPr>
        <w:t xml:space="preserve">, M.C.; Harvey, I.; Fisher, K.; Han, J.C.; et al. Skeletal Muscle mTORC1 Activation Increases Energy Expenditure and Reduces Longevity in Mice. </w:t>
      </w:r>
      <w:proofErr w:type="spellStart"/>
      <w:r w:rsidR="00E86C21" w:rsidRPr="00E86C21">
        <w:rPr>
          <w:rFonts w:ascii="Calibri" w:cs="Calibri"/>
          <w:i/>
          <w:iCs/>
        </w:rPr>
        <w:t>bioRxiv</w:t>
      </w:r>
      <w:proofErr w:type="spellEnd"/>
      <w:r w:rsidR="00E86C21" w:rsidRPr="00E86C21">
        <w:rPr>
          <w:rFonts w:ascii="Calibri" w:cs="Calibri"/>
        </w:rPr>
        <w:t xml:space="preserve"> </w:t>
      </w:r>
      <w:r w:rsidR="00E86C21" w:rsidRPr="00E86C21">
        <w:rPr>
          <w:rFonts w:ascii="Calibri" w:cs="Calibri"/>
          <w:b/>
          <w:bCs/>
        </w:rPr>
        <w:t>2019</w:t>
      </w:r>
      <w:r w:rsidR="00E86C21" w:rsidRPr="00E86C21">
        <w:rPr>
          <w:rFonts w:ascii="Calibri" w:cs="Calibri"/>
        </w:rPr>
        <w:t>, doi:10.1101/720540.</w:t>
      </w:r>
    </w:p>
    <w:p w14:paraId="24D7F94C" w14:textId="77777777" w:rsidR="00E86C21" w:rsidRPr="00E86C21" w:rsidRDefault="00E86C21" w:rsidP="00E86C21">
      <w:pPr>
        <w:pStyle w:val="Bibliography"/>
        <w:rPr>
          <w:rFonts w:ascii="Calibri" w:cs="Calibri"/>
        </w:rPr>
      </w:pPr>
      <w:r w:rsidRPr="00E86C21">
        <w:rPr>
          <w:rFonts w:ascii="Calibri" w:cs="Calibri"/>
        </w:rPr>
        <w:t xml:space="preserve">2. </w:t>
      </w:r>
      <w:r w:rsidRPr="00E86C21">
        <w:rPr>
          <w:rFonts w:ascii="Calibri" w:cs="Calibri"/>
        </w:rPr>
        <w:tab/>
        <w:t>R Core Team R: A Language and Environment for Statistical Computing 2019.</w:t>
      </w:r>
    </w:p>
    <w:p w14:paraId="0C839D9F" w14:textId="77777777" w:rsidR="00E86C21" w:rsidRPr="00E86C21" w:rsidRDefault="00E86C21" w:rsidP="00E86C21">
      <w:pPr>
        <w:pStyle w:val="Bibliography"/>
        <w:rPr>
          <w:rFonts w:ascii="Calibri" w:cs="Calibri"/>
        </w:rPr>
      </w:pPr>
      <w:r w:rsidRPr="00E86C21">
        <w:rPr>
          <w:rFonts w:ascii="Calibri" w:cs="Calibri"/>
        </w:rPr>
        <w:t xml:space="preserve">3. </w:t>
      </w:r>
      <w:r w:rsidRPr="00E86C21">
        <w:rPr>
          <w:rFonts w:ascii="Calibri" w:cs="Calibri"/>
        </w:rPr>
        <w:tab/>
        <w:t xml:space="preserve">Bates, D.; </w:t>
      </w:r>
      <w:proofErr w:type="spellStart"/>
      <w:r w:rsidRPr="00E86C21">
        <w:rPr>
          <w:rFonts w:ascii="Calibri" w:cs="Calibri"/>
        </w:rPr>
        <w:t>Mächler</w:t>
      </w:r>
      <w:proofErr w:type="spellEnd"/>
      <w:r w:rsidRPr="00E86C21">
        <w:rPr>
          <w:rFonts w:ascii="Calibri" w:cs="Calibri"/>
        </w:rPr>
        <w:t xml:space="preserve">, M.; </w:t>
      </w:r>
      <w:proofErr w:type="spellStart"/>
      <w:r w:rsidRPr="00E86C21">
        <w:rPr>
          <w:rFonts w:ascii="Calibri" w:cs="Calibri"/>
        </w:rPr>
        <w:t>Bolker</w:t>
      </w:r>
      <w:proofErr w:type="spellEnd"/>
      <w:r w:rsidRPr="00E86C21">
        <w:rPr>
          <w:rFonts w:ascii="Calibri" w:cs="Calibri"/>
        </w:rPr>
        <w:t xml:space="preserve">, B.; Walker, S. Fitting Linear Mixed-Effects Models Using Lme4. </w:t>
      </w:r>
      <w:r w:rsidRPr="00E86C21">
        <w:rPr>
          <w:rFonts w:ascii="Calibri" w:cs="Calibri"/>
          <w:i/>
          <w:iCs/>
        </w:rPr>
        <w:t>Journal of Statistical Software</w:t>
      </w:r>
      <w:r w:rsidRPr="00E86C21">
        <w:rPr>
          <w:rFonts w:ascii="Calibri" w:cs="Calibri"/>
        </w:rPr>
        <w:t xml:space="preserve"> </w:t>
      </w:r>
      <w:r w:rsidRPr="00E86C21">
        <w:rPr>
          <w:rFonts w:ascii="Calibri" w:cs="Calibri"/>
          <w:b/>
          <w:bCs/>
        </w:rPr>
        <w:t>2015</w:t>
      </w:r>
      <w:r w:rsidRPr="00E86C21">
        <w:rPr>
          <w:rFonts w:ascii="Calibri" w:cs="Calibri"/>
        </w:rPr>
        <w:t xml:space="preserve">, </w:t>
      </w:r>
      <w:r w:rsidRPr="00E86C21">
        <w:rPr>
          <w:rFonts w:ascii="Calibri" w:cs="Calibri"/>
          <w:i/>
          <w:iCs/>
        </w:rPr>
        <w:t>67</w:t>
      </w:r>
      <w:r w:rsidRPr="00E86C21">
        <w:rPr>
          <w:rFonts w:ascii="Calibri" w:cs="Calibri"/>
        </w:rPr>
        <w:t>, 1–48, doi:10.18637/</w:t>
      </w:r>
      <w:proofErr w:type="gramStart"/>
      <w:r w:rsidRPr="00E86C21">
        <w:rPr>
          <w:rFonts w:ascii="Calibri" w:cs="Calibri"/>
        </w:rPr>
        <w:t>jss.v067.i</w:t>
      </w:r>
      <w:proofErr w:type="gramEnd"/>
      <w:r w:rsidRPr="00E86C21">
        <w:rPr>
          <w:rFonts w:ascii="Calibri" w:cs="Calibri"/>
        </w:rPr>
        <w:t>01.</w:t>
      </w:r>
    </w:p>
    <w:p w14:paraId="23E05C07" w14:textId="0871F57C" w:rsidR="00DB63B8" w:rsidRDefault="00FD5A59" w:rsidP="00DB63B8">
      <w:r>
        <w:fldChar w:fldCharType="end"/>
      </w:r>
    </w:p>
    <w:p w14:paraId="6D7543EA" w14:textId="629B79E5" w:rsidR="00DB63B8" w:rsidRPr="00DB63B8" w:rsidRDefault="00DB63B8" w:rsidP="00DB63B8">
      <w:pPr>
        <w:pStyle w:val="Heading1"/>
      </w:pPr>
      <w:r>
        <w:lastRenderedPageBreak/>
        <w:t>Figure Legends</w:t>
      </w:r>
    </w:p>
    <w:p w14:paraId="7E18E1F8" w14:textId="77777777" w:rsidR="006D4BE4" w:rsidRDefault="006D4BE4">
      <w:pPr>
        <w:rPr>
          <w:b/>
        </w:rPr>
      </w:pPr>
    </w:p>
    <w:p w14:paraId="2A7D0E82" w14:textId="2B7E21AF" w:rsidR="00070726" w:rsidRPr="00DB63B8" w:rsidRDefault="00070726" w:rsidP="00070726">
      <w:r>
        <w:rPr>
          <w:b/>
        </w:rPr>
        <w:t xml:space="preserve">Figure 1: Knockout of Muscle </w:t>
      </w:r>
      <w:r>
        <w:rPr>
          <w:b/>
          <w:i/>
        </w:rPr>
        <w:t>Tsc1</w:t>
      </w:r>
      <w:r>
        <w:rPr>
          <w:b/>
        </w:rPr>
        <w:t xml:space="preserve"> enhances BHB disposal.  </w:t>
      </w:r>
      <w:r w:rsidRPr="00DB63B8">
        <w:t xml:space="preserve">BHB Tolerance tests in male </w:t>
      </w:r>
      <w:r>
        <w:t xml:space="preserve">and female wild-type and muscle </w:t>
      </w:r>
      <w:r>
        <w:rPr>
          <w:i/>
        </w:rPr>
        <w:t>Tsc1</w:t>
      </w:r>
      <w:r>
        <w:t xml:space="preserve"> knockout mice</w:t>
      </w:r>
      <w:r w:rsidRPr="00DB63B8">
        <w:t>.  Mice were injected with 1</w:t>
      </w:r>
      <w:r>
        <w:t xml:space="preserve"> </w:t>
      </w:r>
      <w:r w:rsidRPr="00DB63B8">
        <w:t>g/kg BHB and followed for 1h.  A) Absolute values</w:t>
      </w:r>
      <w:r>
        <w:t xml:space="preserve"> stratified by sex</w:t>
      </w:r>
      <w:r w:rsidRPr="00DB63B8">
        <w:t>. B) Area under the curve.  Asterisks indicate</w:t>
      </w:r>
      <w:r>
        <w:t xml:space="preserve"> p&lt;0.05 from Student’s </w:t>
      </w:r>
      <w:r>
        <w:rPr>
          <w:i/>
        </w:rPr>
        <w:t>t</w:t>
      </w:r>
      <w:r>
        <w:t>-tests (n=4-10/group).</w:t>
      </w:r>
    </w:p>
    <w:p w14:paraId="7CB4430C" w14:textId="77777777" w:rsidR="00070726" w:rsidRDefault="00070726">
      <w:pPr>
        <w:rPr>
          <w:b/>
        </w:rPr>
      </w:pPr>
    </w:p>
    <w:p w14:paraId="7AC2A571" w14:textId="1D2867D5" w:rsidR="004D5751" w:rsidRPr="00DB63B8" w:rsidRDefault="00DB63B8">
      <w:r>
        <w:rPr>
          <w:b/>
        </w:rPr>
        <w:t xml:space="preserve">Figure 2: </w:t>
      </w:r>
      <w:r w:rsidR="004E180B">
        <w:rPr>
          <w:b/>
        </w:rPr>
        <w:t>Ketone body disposal is reduced</w:t>
      </w:r>
      <w:r>
        <w:rPr>
          <w:b/>
        </w:rPr>
        <w:t xml:space="preserve"> in male A/J mice</w:t>
      </w:r>
      <w:r w:rsidR="004E180B">
        <w:rPr>
          <w:b/>
        </w:rPr>
        <w:t xml:space="preserve"> after ketogenic diet feeding</w:t>
      </w:r>
      <w:r>
        <w:rPr>
          <w:b/>
        </w:rPr>
        <w:t xml:space="preserve">.  </w:t>
      </w:r>
      <w:r w:rsidRPr="00DB63B8">
        <w:t>BHB Tolerance tests in male A/J mice fed a control or ketogenic diet for three weeks.  Mice were injected with 1.5</w:t>
      </w:r>
      <w:r w:rsidR="00070726">
        <w:t xml:space="preserve"> </w:t>
      </w:r>
      <w:r w:rsidRPr="00DB63B8">
        <w:t xml:space="preserve">g/kg BHB and followed for 1h.  A) Absolute values. B) Baseline subtracted values.  C) Area under the curve for baseline subtracted values.  </w:t>
      </w:r>
      <w:r w:rsidR="00E25234">
        <w:t xml:space="preserve">D) </w:t>
      </w:r>
      <w:proofErr w:type="spellStart"/>
      <w:r w:rsidR="00E25234">
        <w:t>qRT</w:t>
      </w:r>
      <w:proofErr w:type="spellEnd"/>
      <w:r w:rsidR="00E25234">
        <w:t xml:space="preserve">-PCR analysis of muscle quadriceps mRNA expression in male and female A/J mice.  </w:t>
      </w:r>
      <w:r w:rsidRPr="00DB63B8">
        <w:t>Asterisks indicate</w:t>
      </w:r>
      <w:r>
        <w:t xml:space="preserve"> p&lt;0.05 from Welch’s </w:t>
      </w:r>
      <w:r>
        <w:rPr>
          <w:i/>
        </w:rPr>
        <w:t>t</w:t>
      </w:r>
      <w:r>
        <w:t>-tests (n=3-8</w:t>
      </w:r>
      <w:r w:rsidR="004F7386">
        <w:t xml:space="preserve"> in A-B and Student’s </w:t>
      </w:r>
      <w:r w:rsidR="004F7386">
        <w:rPr>
          <w:i/>
        </w:rPr>
        <w:t>t</w:t>
      </w:r>
      <w:r w:rsidR="004F7386">
        <w:t>-tests in D</w:t>
      </w:r>
      <w:r>
        <w:t>).</w:t>
      </w:r>
    </w:p>
    <w:p w14:paraId="14F2F35F" w14:textId="77777777" w:rsidR="004D5751" w:rsidRPr="004D5751" w:rsidRDefault="004D5751">
      <w:pPr>
        <w:rPr>
          <w:b/>
        </w:rPr>
      </w:pPr>
    </w:p>
    <w:sectPr w:rsidR="004D5751" w:rsidRPr="004D5751" w:rsidSect="007A6AD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Dave Bridges" w:date="2023-08-04T09:46:00Z" w:initials="DB">
    <w:p w14:paraId="54A2FCC1" w14:textId="2B085543" w:rsidR="00DF5F91" w:rsidRDefault="00DF5F91">
      <w:pPr>
        <w:pStyle w:val="CommentText"/>
      </w:pPr>
      <w:r>
        <w:rPr>
          <w:rStyle w:val="CommentReference"/>
        </w:rPr>
        <w:annotationRef/>
      </w:r>
      <w:r>
        <w:t>Add strain details from Stephens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4A2FCC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4A2FCC1" w16cid:durableId="2877478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ymbol">
    <w:panose1 w:val="05050102010706020507"/>
    <w:charset w:val="02"/>
    <w:family w:val="decorative"/>
    <w:pitch w:val="variable"/>
    <w:sig w:usb0="00000000" w:usb1="10000000" w:usb2="00000000" w:usb3="00000000" w:csb0="80000000"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24"/>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17A26"/>
    <w:rsid w:val="000375A2"/>
    <w:rsid w:val="00070726"/>
    <w:rsid w:val="00070DF6"/>
    <w:rsid w:val="000B2E3B"/>
    <w:rsid w:val="00105583"/>
    <w:rsid w:val="0011248D"/>
    <w:rsid w:val="001152F2"/>
    <w:rsid w:val="001439D7"/>
    <w:rsid w:val="00155F2B"/>
    <w:rsid w:val="001B3E9F"/>
    <w:rsid w:val="001E040B"/>
    <w:rsid w:val="0024539A"/>
    <w:rsid w:val="00293655"/>
    <w:rsid w:val="002D1C00"/>
    <w:rsid w:val="00356FED"/>
    <w:rsid w:val="003868BC"/>
    <w:rsid w:val="00463B2E"/>
    <w:rsid w:val="004D5751"/>
    <w:rsid w:val="004E180B"/>
    <w:rsid w:val="004F7386"/>
    <w:rsid w:val="005A627F"/>
    <w:rsid w:val="006D34EA"/>
    <w:rsid w:val="006D4BE4"/>
    <w:rsid w:val="00701B92"/>
    <w:rsid w:val="00770374"/>
    <w:rsid w:val="007A6AD5"/>
    <w:rsid w:val="00837683"/>
    <w:rsid w:val="008B654B"/>
    <w:rsid w:val="008E7FF2"/>
    <w:rsid w:val="00995600"/>
    <w:rsid w:val="00A44835"/>
    <w:rsid w:val="00A47882"/>
    <w:rsid w:val="00AD5EAE"/>
    <w:rsid w:val="00C17A26"/>
    <w:rsid w:val="00C5027D"/>
    <w:rsid w:val="00C618A0"/>
    <w:rsid w:val="00CC0840"/>
    <w:rsid w:val="00CC1DD3"/>
    <w:rsid w:val="00D20F92"/>
    <w:rsid w:val="00DB63B8"/>
    <w:rsid w:val="00DD4D6E"/>
    <w:rsid w:val="00DF5F91"/>
    <w:rsid w:val="00E16A3D"/>
    <w:rsid w:val="00E25234"/>
    <w:rsid w:val="00E86C21"/>
    <w:rsid w:val="00FA0599"/>
    <w:rsid w:val="00FC692B"/>
    <w:rsid w:val="00FD5A5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62F84E28"/>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D5751"/>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4539A"/>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1439D7"/>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D5751"/>
    <w:rPr>
      <w:rFonts w:asciiTheme="majorHAnsi" w:eastAsiaTheme="majorEastAsia" w:hAnsiTheme="majorHAnsi" w:cstheme="majorBidi"/>
      <w:color w:val="2F5496" w:themeColor="accent1" w:themeShade="BF"/>
      <w:sz w:val="32"/>
      <w:szCs w:val="32"/>
    </w:rPr>
  </w:style>
  <w:style w:type="paragraph" w:styleId="Title">
    <w:name w:val="Title"/>
    <w:basedOn w:val="Normal"/>
    <w:next w:val="Normal"/>
    <w:link w:val="TitleChar"/>
    <w:uiPriority w:val="10"/>
    <w:qFormat/>
    <w:rsid w:val="004D5751"/>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D5751"/>
    <w:rPr>
      <w:rFonts w:asciiTheme="majorHAnsi" w:eastAsiaTheme="majorEastAsia" w:hAnsiTheme="majorHAnsi" w:cstheme="majorBidi"/>
      <w:spacing w:val="-10"/>
      <w:kern w:val="28"/>
      <w:sz w:val="56"/>
      <w:szCs w:val="56"/>
    </w:rPr>
  </w:style>
  <w:style w:type="character" w:customStyle="1" w:styleId="Heading2Char">
    <w:name w:val="Heading 2 Char"/>
    <w:basedOn w:val="DefaultParagraphFont"/>
    <w:link w:val="Heading2"/>
    <w:uiPriority w:val="9"/>
    <w:rsid w:val="0024539A"/>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1439D7"/>
    <w:rPr>
      <w:rFonts w:asciiTheme="majorHAnsi" w:eastAsiaTheme="majorEastAsia" w:hAnsiTheme="majorHAnsi" w:cstheme="majorBidi"/>
      <w:color w:val="1F3763" w:themeColor="accent1" w:themeShade="7F"/>
    </w:rPr>
  </w:style>
  <w:style w:type="character" w:styleId="CommentReference">
    <w:name w:val="annotation reference"/>
    <w:basedOn w:val="DefaultParagraphFont"/>
    <w:uiPriority w:val="99"/>
    <w:semiHidden/>
    <w:unhideWhenUsed/>
    <w:rsid w:val="00DF5F91"/>
    <w:rPr>
      <w:sz w:val="16"/>
      <w:szCs w:val="16"/>
    </w:rPr>
  </w:style>
  <w:style w:type="paragraph" w:styleId="CommentText">
    <w:name w:val="annotation text"/>
    <w:basedOn w:val="Normal"/>
    <w:link w:val="CommentTextChar"/>
    <w:uiPriority w:val="99"/>
    <w:semiHidden/>
    <w:unhideWhenUsed/>
    <w:rsid w:val="00DF5F91"/>
    <w:rPr>
      <w:sz w:val="20"/>
      <w:szCs w:val="20"/>
    </w:rPr>
  </w:style>
  <w:style w:type="character" w:customStyle="1" w:styleId="CommentTextChar">
    <w:name w:val="Comment Text Char"/>
    <w:basedOn w:val="DefaultParagraphFont"/>
    <w:link w:val="CommentText"/>
    <w:uiPriority w:val="99"/>
    <w:semiHidden/>
    <w:rsid w:val="00DF5F91"/>
    <w:rPr>
      <w:sz w:val="20"/>
      <w:szCs w:val="20"/>
    </w:rPr>
  </w:style>
  <w:style w:type="paragraph" w:styleId="CommentSubject">
    <w:name w:val="annotation subject"/>
    <w:basedOn w:val="CommentText"/>
    <w:next w:val="CommentText"/>
    <w:link w:val="CommentSubjectChar"/>
    <w:uiPriority w:val="99"/>
    <w:semiHidden/>
    <w:unhideWhenUsed/>
    <w:rsid w:val="00DF5F91"/>
    <w:rPr>
      <w:b/>
      <w:bCs/>
    </w:rPr>
  </w:style>
  <w:style w:type="character" w:customStyle="1" w:styleId="CommentSubjectChar">
    <w:name w:val="Comment Subject Char"/>
    <w:basedOn w:val="CommentTextChar"/>
    <w:link w:val="CommentSubject"/>
    <w:uiPriority w:val="99"/>
    <w:semiHidden/>
    <w:rsid w:val="00DF5F91"/>
    <w:rPr>
      <w:b/>
      <w:bCs/>
      <w:sz w:val="20"/>
      <w:szCs w:val="20"/>
    </w:rPr>
  </w:style>
  <w:style w:type="paragraph" w:styleId="BalloonText">
    <w:name w:val="Balloon Text"/>
    <w:basedOn w:val="Normal"/>
    <w:link w:val="BalloonTextChar"/>
    <w:uiPriority w:val="99"/>
    <w:semiHidden/>
    <w:unhideWhenUsed/>
    <w:rsid w:val="00DF5F91"/>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F5F91"/>
    <w:rPr>
      <w:rFonts w:ascii="Times New Roman" w:hAnsi="Times New Roman" w:cs="Times New Roman"/>
      <w:sz w:val="18"/>
      <w:szCs w:val="18"/>
    </w:rPr>
  </w:style>
  <w:style w:type="paragraph" w:styleId="Bibliography">
    <w:name w:val="Bibliography"/>
    <w:basedOn w:val="Normal"/>
    <w:next w:val="Normal"/>
    <w:uiPriority w:val="37"/>
    <w:unhideWhenUsed/>
    <w:rsid w:val="00FD5A59"/>
    <w:pPr>
      <w:tabs>
        <w:tab w:val="left" w:pos="380"/>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5161213">
      <w:bodyDiv w:val="1"/>
      <w:marLeft w:val="0"/>
      <w:marRight w:val="0"/>
      <w:marTop w:val="0"/>
      <w:marBottom w:val="0"/>
      <w:divBdr>
        <w:top w:val="none" w:sz="0" w:space="0" w:color="auto"/>
        <w:left w:val="none" w:sz="0" w:space="0" w:color="auto"/>
        <w:bottom w:val="none" w:sz="0" w:space="0" w:color="auto"/>
        <w:right w:val="none" w:sz="0" w:space="0" w:color="auto"/>
      </w:divBdr>
    </w:div>
    <w:div w:id="396392941">
      <w:bodyDiv w:val="1"/>
      <w:marLeft w:val="0"/>
      <w:marRight w:val="0"/>
      <w:marTop w:val="0"/>
      <w:marBottom w:val="0"/>
      <w:divBdr>
        <w:top w:val="none" w:sz="0" w:space="0" w:color="auto"/>
        <w:left w:val="none" w:sz="0" w:space="0" w:color="auto"/>
        <w:bottom w:val="none" w:sz="0" w:space="0" w:color="auto"/>
        <w:right w:val="none" w:sz="0" w:space="0" w:color="auto"/>
      </w:divBdr>
    </w:div>
    <w:div w:id="475226404">
      <w:bodyDiv w:val="1"/>
      <w:marLeft w:val="0"/>
      <w:marRight w:val="0"/>
      <w:marTop w:val="0"/>
      <w:marBottom w:val="0"/>
      <w:divBdr>
        <w:top w:val="none" w:sz="0" w:space="0" w:color="auto"/>
        <w:left w:val="none" w:sz="0" w:space="0" w:color="auto"/>
        <w:bottom w:val="none" w:sz="0" w:space="0" w:color="auto"/>
        <w:right w:val="none" w:sz="0" w:space="0" w:color="auto"/>
      </w:divBdr>
    </w:div>
    <w:div w:id="550044911">
      <w:bodyDiv w:val="1"/>
      <w:marLeft w:val="0"/>
      <w:marRight w:val="0"/>
      <w:marTop w:val="0"/>
      <w:marBottom w:val="0"/>
      <w:divBdr>
        <w:top w:val="none" w:sz="0" w:space="0" w:color="auto"/>
        <w:left w:val="none" w:sz="0" w:space="0" w:color="auto"/>
        <w:bottom w:val="none" w:sz="0" w:space="0" w:color="auto"/>
        <w:right w:val="none" w:sz="0" w:space="0" w:color="auto"/>
      </w:divBdr>
    </w:div>
    <w:div w:id="1095638078">
      <w:bodyDiv w:val="1"/>
      <w:marLeft w:val="0"/>
      <w:marRight w:val="0"/>
      <w:marTop w:val="0"/>
      <w:marBottom w:val="0"/>
      <w:divBdr>
        <w:top w:val="none" w:sz="0" w:space="0" w:color="auto"/>
        <w:left w:val="none" w:sz="0" w:space="0" w:color="auto"/>
        <w:bottom w:val="none" w:sz="0" w:space="0" w:color="auto"/>
        <w:right w:val="none" w:sz="0" w:space="0" w:color="auto"/>
      </w:divBdr>
    </w:div>
    <w:div w:id="1361124621">
      <w:bodyDiv w:val="1"/>
      <w:marLeft w:val="0"/>
      <w:marRight w:val="0"/>
      <w:marTop w:val="0"/>
      <w:marBottom w:val="0"/>
      <w:divBdr>
        <w:top w:val="none" w:sz="0" w:space="0" w:color="auto"/>
        <w:left w:val="none" w:sz="0" w:space="0" w:color="auto"/>
        <w:bottom w:val="none" w:sz="0" w:space="0" w:color="auto"/>
        <w:right w:val="none" w:sz="0" w:space="0" w:color="auto"/>
      </w:divBdr>
    </w:div>
    <w:div w:id="1565678945">
      <w:bodyDiv w:val="1"/>
      <w:marLeft w:val="0"/>
      <w:marRight w:val="0"/>
      <w:marTop w:val="0"/>
      <w:marBottom w:val="0"/>
      <w:divBdr>
        <w:top w:val="none" w:sz="0" w:space="0" w:color="auto"/>
        <w:left w:val="none" w:sz="0" w:space="0" w:color="auto"/>
        <w:bottom w:val="none" w:sz="0" w:space="0" w:color="auto"/>
        <w:right w:val="none" w:sz="0" w:space="0" w:color="auto"/>
      </w:divBdr>
    </w:div>
    <w:div w:id="1768620452">
      <w:bodyDiv w:val="1"/>
      <w:marLeft w:val="0"/>
      <w:marRight w:val="0"/>
      <w:marTop w:val="0"/>
      <w:marBottom w:val="0"/>
      <w:divBdr>
        <w:top w:val="none" w:sz="0" w:space="0" w:color="auto"/>
        <w:left w:val="none" w:sz="0" w:space="0" w:color="auto"/>
        <w:bottom w:val="none" w:sz="0" w:space="0" w:color="auto"/>
        <w:right w:val="none" w:sz="0" w:space="0" w:color="auto"/>
      </w:divBdr>
    </w:div>
    <w:div w:id="1873154386">
      <w:bodyDiv w:val="1"/>
      <w:marLeft w:val="0"/>
      <w:marRight w:val="0"/>
      <w:marTop w:val="0"/>
      <w:marBottom w:val="0"/>
      <w:divBdr>
        <w:top w:val="none" w:sz="0" w:space="0" w:color="auto"/>
        <w:left w:val="none" w:sz="0" w:space="0" w:color="auto"/>
        <w:bottom w:val="none" w:sz="0" w:space="0" w:color="auto"/>
        <w:right w:val="none" w:sz="0" w:space="0" w:color="auto"/>
      </w:divBdr>
    </w:div>
    <w:div w:id="1979720836">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microsoft.com/office/2011/relationships/people" Target="people.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5" Type="http://schemas.microsoft.com/office/2011/relationships/commentsExtended" Target="commentsExtended.xml"/><Relationship Id="rId4" Type="http://schemas.openxmlformats.org/officeDocument/2006/relationships/comments" Target="comment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1</TotalTime>
  <Pages>4</Pages>
  <Words>1682</Words>
  <Characters>9589</Characters>
  <Application>Microsoft Office Word</Application>
  <DocSecurity>0</DocSecurity>
  <Lines>79</Lines>
  <Paragraphs>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2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dy  Cousineau</dc:creator>
  <cp:keywords/>
  <dc:description/>
  <cp:lastModifiedBy>Dave Bridges</cp:lastModifiedBy>
  <cp:revision>32</cp:revision>
  <dcterms:created xsi:type="dcterms:W3CDTF">2019-11-08T15:45:00Z</dcterms:created>
  <dcterms:modified xsi:type="dcterms:W3CDTF">2023-11-12T14: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xLg2zzSm"/&gt;&lt;style id="http://www.zotero.org/styles/nutrients" hasBibliography="1" bibliographyStyleHasBeenSet="1"/&gt;&lt;prefs&gt;&lt;pref name="fieldType" value="Field"/&gt;&lt;/prefs&gt;&lt;/data&gt;</vt:lpwstr>
  </property>
</Properties>
</file>